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This paper will be presented in a session sponsored by the SBL Digital Humanities in Biblical, Early Jewish,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powerpoint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503323"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6EC9712A" w:rsidR="00142593" w:rsidRPr="00C873B4" w:rsidRDefault="00C722B9" w:rsidP="00C722B9">
      <w:pPr>
        <w:ind w:firstLine="720"/>
        <w:rPr>
          <w:sz w:val="28"/>
          <w:szCs w:val="28"/>
        </w:rPr>
      </w:pPr>
      <w:r>
        <w:rPr>
          <w:sz w:val="28"/>
          <w:szCs w:val="28"/>
        </w:rPr>
        <w:lastRenderedPageBreak/>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r w:rsidR="00043A08" w:rsidRPr="00C873B4">
        <w:rPr>
          <w:i/>
          <w:iCs/>
          <w:sz w:val="28"/>
          <w:szCs w:val="28"/>
        </w:rPr>
        <w:t>haggolah</w:t>
      </w:r>
      <w:r w:rsidR="00043A08" w:rsidRPr="00C873B4">
        <w:rPr>
          <w:sz w:val="28"/>
          <w:szCs w:val="28"/>
        </w:rPr>
        <w:t xml:space="preserve"> (the exiles) and </w:t>
      </w:r>
      <w:r w:rsidR="00043A08" w:rsidRPr="00C873B4">
        <w:rPr>
          <w:i/>
          <w:iCs/>
          <w:sz w:val="28"/>
          <w:szCs w:val="28"/>
        </w:rPr>
        <w:t>wegiylu</w:t>
      </w:r>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lastRenderedPageBreak/>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037BCFE5" w:rsidR="0043751A" w:rsidRPr="00C873B4" w:rsidRDefault="00142593" w:rsidP="007F577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Deutero-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 xml:space="preserve">to us </w:t>
      </w:r>
      <w:r w:rsidR="00C3111D" w:rsidRPr="00C873B4">
        <w:rPr>
          <w:sz w:val="28"/>
          <w:szCs w:val="28"/>
        </w:rPr>
        <w:lastRenderedPageBreak/>
        <w:t>from John’s contemporaries</w:t>
      </w:r>
      <w:r w:rsidR="00965D72" w:rsidRPr="00C873B4">
        <w:rPr>
          <w:sz w:val="28"/>
          <w:szCs w:val="28"/>
        </w:rPr>
        <w:t xml:space="preserve"> 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390B8ACF" w:rsidR="00F759A0" w:rsidRPr="00C873B4" w:rsidRDefault="007F5771" w:rsidP="007F5771">
      <w:pPr>
        <w:ind w:firstLine="720"/>
        <w:rPr>
          <w:sz w:val="28"/>
          <w:szCs w:val="28"/>
        </w:rPr>
      </w:pPr>
      <w:r w:rsidRPr="00C873B4">
        <w:rPr>
          <w:sz w:val="28"/>
          <w:szCs w:val="28"/>
        </w:rPr>
        <w:t xml:space="preserve">[Slide: 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The improper use of case and prepositions may reflect a quotation from a Greek text-form, rather than simple barbarism, as in Revelation 1:4-5. </w:t>
      </w:r>
      <w:r w:rsidR="00365EC4" w:rsidRPr="00C873B4">
        <w:rPr>
          <w:i/>
          <w:iCs/>
          <w:sz w:val="28"/>
          <w:szCs w:val="28"/>
        </w:rPr>
        <w:t xml:space="preserve">apo,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targum.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0BF352F0" w:rsidR="003767F5" w:rsidRPr="00C873B4" w:rsidRDefault="00C722B9" w:rsidP="00C722B9">
      <w:pPr>
        <w:ind w:firstLine="720"/>
        <w:rPr>
          <w:sz w:val="28"/>
          <w:szCs w:val="28"/>
        </w:rPr>
      </w:pPr>
      <w:r w:rsidRPr="00C873B4">
        <w:rPr>
          <w:noProof/>
          <w:sz w:val="28"/>
          <w:szCs w:val="28"/>
          <w:lang w:bidi="he-IL"/>
        </w:rPr>
        <w:t xml:space="preserve">[Slide: </w:t>
      </w:r>
      <w:r>
        <w:rPr>
          <w:noProof/>
          <w:sz w:val="28"/>
          <w:szCs w:val="28"/>
          <w:lang w:bidi="he-IL"/>
        </w:rPr>
        <w:t>Moyise data]</w:t>
      </w:r>
      <w:r>
        <w:rPr>
          <w:noProof/>
          <w:sz w:val="28"/>
          <w:szCs w:val="28"/>
          <w:lang w:bidi="he-IL"/>
        </w:rPr>
        <w:t xml:space="preserve"> </w:t>
      </w:r>
      <w:r w:rsidR="00961D64" w:rsidRPr="00C873B4">
        <w:rPr>
          <w:sz w:val="28"/>
          <w:szCs w:val="28"/>
        </w:rPr>
        <w:t>Revelation cites Scriptur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7F09E2D8" w14:textId="2183C815" w:rsidR="00763CF0" w:rsidRPr="00C873B4" w:rsidRDefault="00763CF0" w:rsidP="00907206">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9240BB" w:rsidRPr="00C873B4">
        <w:rPr>
          <w:sz w:val="28"/>
          <w:szCs w:val="28"/>
        </w:rPr>
        <w:t>,</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under copyright protection, the SBL Greek New Testament prohibiting diglot translations into English and the NA28’s license is even more restrictive. The merchants of the earth offer numerous packages of proprietary software to aid the scholar, but their fees and modules </w:t>
      </w:r>
      <w:r w:rsidR="00D75155">
        <w:rPr>
          <w:sz w:val="28"/>
          <w:szCs w:val="28"/>
        </w:rPr>
        <w:t>for studying biblical works is not</w:t>
      </w:r>
      <w:r w:rsidR="00C722B9">
        <w:rPr>
          <w:sz w:val="28"/>
          <w:szCs w:val="28"/>
        </w:rPr>
        <w:t xml:space="preserve"> necessarily in accordance with the budgetary constraints facing individual academics</w:t>
      </w:r>
      <w:r w:rsidR="00B06ABF">
        <w:rPr>
          <w:sz w:val="28"/>
          <w:szCs w:val="28"/>
        </w:rPr>
        <w:t>’</w:t>
      </w:r>
      <w:r w:rsidR="00C722B9">
        <w:rPr>
          <w:sz w:val="28"/>
          <w:szCs w:val="28"/>
        </w:rPr>
        <w:t xml:space="preserve"> or </w:t>
      </w:r>
      <w:r w:rsidR="00235A68">
        <w:rPr>
          <w:sz w:val="28"/>
          <w:szCs w:val="28"/>
        </w:rPr>
        <w:t>institutional</w:t>
      </w:r>
      <w:r w:rsidR="00C722B9">
        <w:rPr>
          <w:sz w:val="28"/>
          <w:szCs w:val="28"/>
        </w:rPr>
        <w:t xml:space="preserve"> coffers.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3DE303F0" w:rsidR="00CC5FA6" w:rsidRPr="00C873B4" w:rsidRDefault="00907206" w:rsidP="00243BCF">
      <w:pPr>
        <w:pStyle w:val="ListParagraph"/>
        <w:ind w:left="0" w:firstLine="720"/>
        <w:rPr>
          <w:sz w:val="28"/>
          <w:szCs w:val="28"/>
        </w:rPr>
      </w:pPr>
      <w:r>
        <w:rPr>
          <w:sz w:val="28"/>
          <w:szCs w:val="28"/>
        </w:rPr>
        <w:lastRenderedPageBreak/>
        <w:t xml:space="preserve">[Slide: Four case studies] </w:t>
      </w:r>
      <w:r w:rsidR="00F9644F" w:rsidRPr="00C873B4">
        <w:rPr>
          <w:sz w:val="28"/>
          <w:szCs w:val="28"/>
        </w:rPr>
        <w:t>As case studies for digital editions, let us examine four passages from Revelation 17</w:t>
      </w:r>
      <w:r w:rsidR="00243BCF">
        <w:rPr>
          <w:sz w:val="28"/>
          <w:szCs w:val="28"/>
        </w:rPr>
        <w:t>:1-6; 18:1-8; 21:22-27; and 22:6-7</w:t>
      </w:r>
      <w:bookmarkStart w:id="6" w:name="_GoBack"/>
      <w:bookmarkEnd w:id="6"/>
      <w:r w:rsidR="00F9644F" w:rsidRPr="00C873B4">
        <w:rPr>
          <w:sz w:val="28"/>
          <w:szCs w:val="28"/>
        </w:rPr>
        <w:t>.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Nestle’s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7"/>
      <w:r w:rsidR="007B0C8F">
        <w:rPr>
          <w:sz w:val="28"/>
          <w:szCs w:val="28"/>
        </w:rPr>
        <w:t>collated</w:t>
      </w:r>
      <w:commentRangeEnd w:id="7"/>
      <w:r w:rsidR="00BA6C16">
        <w:rPr>
          <w:rStyle w:val="CommentReference"/>
        </w:rPr>
        <w:commentReference w:id="7"/>
      </w:r>
      <w:r w:rsidR="007B0C8F">
        <w:rPr>
          <w:sz w:val="28"/>
          <w:szCs w:val="28"/>
        </w:rPr>
        <w:t xml:space="preserve">.  </w:t>
      </w:r>
    </w:p>
    <w:p w14:paraId="61151A81" w14:textId="0B1E4357" w:rsidR="00854689" w:rsidRPr="00C873B4" w:rsidRDefault="00680832" w:rsidP="00ED4817">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w:t>
      </w:r>
      <w:r w:rsidR="00304F3E" w:rsidRPr="00C873B4">
        <w:rPr>
          <w:sz w:val="28"/>
          <w:szCs w:val="28"/>
        </w:rPr>
        <w:lastRenderedPageBreak/>
        <w:t xml:space="preserve">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8"/>
      <w:r w:rsidR="00886B56" w:rsidRPr="00C873B4">
        <w:rPr>
          <w:sz w:val="28"/>
          <w:szCs w:val="28"/>
        </w:rPr>
        <w:t>imagery</w:t>
      </w:r>
      <w:commentRangeEnd w:id="8"/>
      <w:r w:rsidR="00CB4839">
        <w:rPr>
          <w:rStyle w:val="CommentReference"/>
        </w:rPr>
        <w:commentReference w:id="8"/>
      </w:r>
      <w:r w:rsidR="00886B56" w:rsidRPr="00C873B4">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means of connection the Flavian</w:t>
      </w:r>
      <w:r w:rsidR="00A30FBD" w:rsidRPr="00C873B4">
        <w:rPr>
          <w:sz w:val="28"/>
          <w:szCs w:val="28"/>
        </w:rPr>
        <w:t>s</w:t>
      </w:r>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w:t>
      </w:r>
      <w:r w:rsidR="00E72FA8" w:rsidRPr="00C873B4">
        <w:rPr>
          <w:sz w:val="28"/>
          <w:szCs w:val="28"/>
        </w:rPr>
        <w:lastRenderedPageBreak/>
        <w:t xml:space="preserve">17:2, all the kings of the earth are said to have fornicated with the whore, an allusion to Isaiah’s polemic against Tyr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Tyre, Ninevah,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w:t>
      </w:r>
      <w:r w:rsidR="005D686F">
        <w:rPr>
          <w:sz w:val="28"/>
          <w:szCs w:val="28"/>
        </w:rPr>
        <w:lastRenderedPageBreak/>
        <w:t xml:space="preserve">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t xml:space="preserve">Revelation 18:1-3 </w:t>
      </w:r>
      <w:hyperlink r:id="rId13" w:history="1">
        <w:r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naflah, naflah bavel</w:t>
      </w:r>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w:t>
      </w:r>
      <w:r w:rsidR="00A26DE5" w:rsidRPr="00C873B4">
        <w:rPr>
          <w:sz w:val="28"/>
          <w:szCs w:val="28"/>
        </w:rPr>
        <w:lastRenderedPageBreak/>
        <w:t xml:space="preserve">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w:t>
      </w:r>
      <w:r w:rsidR="00471BAE" w:rsidRPr="00C873B4">
        <w:rPr>
          <w:sz w:val="28"/>
          <w:szCs w:val="28"/>
        </w:rPr>
        <w:lastRenderedPageBreak/>
        <w:t xml:space="preserve">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9"/>
      <w:r w:rsidR="00C86292">
        <w:rPr>
          <w:sz w:val="28"/>
          <w:szCs w:val="28"/>
        </w:rPr>
        <w:t>control</w:t>
      </w:r>
      <w:commentRangeEnd w:id="9"/>
      <w:r w:rsidR="00C86292">
        <w:rPr>
          <w:rStyle w:val="CommentReference"/>
        </w:rPr>
        <w:commentReference w:id="9"/>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10"/>
      <w:r w:rsidR="00B204B9" w:rsidRPr="00C873B4">
        <w:rPr>
          <w:sz w:val="28"/>
          <w:szCs w:val="28"/>
        </w:rPr>
        <w:t>merited</w:t>
      </w:r>
      <w:commentRangeEnd w:id="10"/>
      <w:r w:rsidR="00494D46">
        <w:rPr>
          <w:rStyle w:val="CommentReference"/>
        </w:rPr>
        <w:commentReference w:id="10"/>
      </w:r>
      <w:r w:rsidR="00B204B9" w:rsidRPr="00C873B4">
        <w:rPr>
          <w:sz w:val="28"/>
          <w:szCs w:val="28"/>
        </w:rPr>
        <w:t xml:space="preserve">. </w:t>
      </w:r>
    </w:p>
    <w:p w14:paraId="1F17D595" w14:textId="6E89F69F" w:rsidR="00113C6E" w:rsidRPr="00C873B4" w:rsidRDefault="00494D46" w:rsidP="00494D46">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dropp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r w:rsidR="00146AD5" w:rsidRPr="00C873B4">
        <w:rPr>
          <w:i/>
          <w:iCs/>
          <w:sz w:val="28"/>
          <w:szCs w:val="28"/>
        </w:rPr>
        <w:t>daimon</w:t>
      </w:r>
      <w:r w:rsidR="00146AD5" w:rsidRPr="00C873B4">
        <w:rPr>
          <w:sz w:val="28"/>
          <w:szCs w:val="28"/>
        </w:rPr>
        <w:t xml:space="preserve"> and </w:t>
      </w:r>
      <w:r w:rsidR="00146AD5" w:rsidRPr="00C873B4">
        <w:rPr>
          <w:i/>
          <w:iCs/>
          <w:sz w:val="28"/>
          <w:szCs w:val="28"/>
        </w:rPr>
        <w:t>theria</w:t>
      </w:r>
      <w:r>
        <w:rPr>
          <w:i/>
          <w:iCs/>
          <w:sz w:val="28"/>
          <w:szCs w:val="28"/>
        </w:rPr>
        <w:t xml:space="preserve"> </w:t>
      </w:r>
      <w:r>
        <w:rPr>
          <w:sz w:val="28"/>
          <w:szCs w:val="28"/>
        </w:rPr>
        <w:t xml:space="preserve">and a progression from birds to </w:t>
      </w:r>
      <w:commentRangeStart w:id="11"/>
      <w:r>
        <w:rPr>
          <w:sz w:val="28"/>
          <w:szCs w:val="28"/>
        </w:rPr>
        <w:t>land animals.</w:t>
      </w:r>
      <w:r w:rsidR="00146AD5" w:rsidRPr="00C873B4">
        <w:rPr>
          <w:sz w:val="28"/>
          <w:szCs w:val="28"/>
        </w:rPr>
        <w:t xml:space="preserve"> </w:t>
      </w:r>
      <w:commentRangeEnd w:id="11"/>
      <w:r>
        <w:rPr>
          <w:rStyle w:val="CommentReference"/>
        </w:rPr>
        <w:commentReference w:id="11"/>
      </w:r>
    </w:p>
    <w:p w14:paraId="70696C20" w14:textId="334A6E42" w:rsidR="00567E68" w:rsidRPr="00C873B4" w:rsidRDefault="00494D46" w:rsidP="009C25CC">
      <w:pPr>
        <w:ind w:firstLine="720"/>
        <w:rPr>
          <w:sz w:val="28"/>
          <w:szCs w:val="28"/>
        </w:rPr>
      </w:pPr>
      <w:r>
        <w:rPr>
          <w:sz w:val="28"/>
          <w:szCs w:val="28"/>
        </w:rPr>
        <w:lastRenderedPageBreak/>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ta ethne</w:t>
      </w:r>
      <w:r w:rsidR="004C6E77" w:rsidRPr="00C873B4">
        <w:rPr>
          <w:sz w:val="28"/>
          <w:szCs w:val="28"/>
        </w:rPr>
        <w:t xml:space="preserve">. </w:t>
      </w:r>
      <w:r>
        <w:rPr>
          <w:sz w:val="28"/>
          <w:szCs w:val="28"/>
        </w:rPr>
        <w:t xml:space="preserve">The Nestle 1904 has </w:t>
      </w:r>
      <w:r w:rsidRPr="00494D46">
        <w:rPr>
          <w:i/>
          <w:iCs/>
          <w:sz w:val="28"/>
          <w:szCs w:val="28"/>
        </w:rPr>
        <w:t>pepokan</w:t>
      </w:r>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r w:rsidRPr="00494D46">
        <w:rPr>
          <w:i/>
          <w:iCs/>
          <w:sz w:val="28"/>
          <w:szCs w:val="28"/>
        </w:rPr>
        <w:t>peptokan</w:t>
      </w:r>
      <w:r>
        <w:rPr>
          <w:sz w:val="28"/>
          <w:szCs w:val="28"/>
        </w:rPr>
        <w:t xml:space="preserve">, to drink. </w:t>
      </w:r>
      <w:r w:rsidRPr="00494D46">
        <w:rPr>
          <w:i/>
          <w:iCs/>
          <w:sz w:val="28"/>
          <w:szCs w:val="28"/>
        </w:rPr>
        <w:t>Pepokan</w:t>
      </w:r>
      <w:r>
        <w:rPr>
          <w:sz w:val="28"/>
          <w:szCs w:val="28"/>
        </w:rPr>
        <w:t xml:space="preserve"> makes logical sense, following the </w:t>
      </w:r>
      <w:r w:rsidRPr="00494D46">
        <w:rPr>
          <w:i/>
          <w:iCs/>
          <w:sz w:val="28"/>
          <w:szCs w:val="28"/>
        </w:rPr>
        <w:t>epesen</w:t>
      </w:r>
      <w:r>
        <w:rPr>
          <w:sz w:val="28"/>
          <w:szCs w:val="28"/>
        </w:rPr>
        <w:t xml:space="preserve"> of 18:2—like Babylon, the nations have fallen. </w:t>
      </w:r>
      <w:r>
        <w:rPr>
          <w:i/>
          <w:iCs/>
          <w:sz w:val="28"/>
          <w:szCs w:val="28"/>
        </w:rPr>
        <w:t>Pe</w:t>
      </w:r>
      <w:r w:rsidR="004C6E77" w:rsidRPr="00C873B4">
        <w:rPr>
          <w:i/>
          <w:iCs/>
          <w:sz w:val="28"/>
          <w:szCs w:val="28"/>
        </w:rPr>
        <w:t>ptokan</w:t>
      </w:r>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the hiphi</w:t>
      </w:r>
      <w:r w:rsidR="004C6E77" w:rsidRPr="00C873B4">
        <w:rPr>
          <w:sz w:val="28"/>
          <w:szCs w:val="28"/>
        </w:rPr>
        <w:t xml:space="preserve">l of </w:t>
      </w:r>
      <w:r w:rsidR="004C6E77" w:rsidRPr="00C873B4">
        <w:rPr>
          <w:i/>
          <w:iCs/>
          <w:sz w:val="28"/>
          <w:szCs w:val="28"/>
        </w:rPr>
        <w:t>shakar</w:t>
      </w:r>
      <w:r w:rsidR="004C6E77" w:rsidRPr="00C873B4">
        <w:rPr>
          <w:sz w:val="28"/>
          <w:szCs w:val="28"/>
        </w:rPr>
        <w:t xml:space="preserve"> with a perfect active indicative of the verb </w:t>
      </w:r>
      <w:r w:rsidR="004C6E77" w:rsidRPr="00C873B4">
        <w:rPr>
          <w:i/>
          <w:iCs/>
          <w:sz w:val="28"/>
          <w:szCs w:val="28"/>
        </w:rPr>
        <w:t>pino</w:t>
      </w:r>
      <w:r w:rsidR="004C6E77" w:rsidRPr="00C873B4">
        <w:rPr>
          <w:sz w:val="28"/>
          <w:szCs w:val="28"/>
        </w:rPr>
        <w:t xml:space="preserve">, since the Septuagint has a form of </w:t>
      </w:r>
      <w:r w:rsidR="004C6E77" w:rsidRPr="00C873B4">
        <w:rPr>
          <w:i/>
          <w:iCs/>
          <w:sz w:val="28"/>
          <w:szCs w:val="28"/>
        </w:rPr>
        <w:t>methusko</w:t>
      </w:r>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Deutero-Isaiah’s </w:t>
      </w:r>
      <w:r w:rsidR="002D69F9" w:rsidRPr="00C873B4">
        <w:rPr>
          <w:i/>
          <w:iCs/>
          <w:sz w:val="28"/>
          <w:szCs w:val="28"/>
        </w:rPr>
        <w:t>haggolah</w:t>
      </w:r>
      <w:r w:rsidR="002D69F9" w:rsidRPr="00C873B4">
        <w:rPr>
          <w:sz w:val="28"/>
          <w:szCs w:val="28"/>
        </w:rPr>
        <w:t xml:space="preserve"> and </w:t>
      </w:r>
      <w:r w:rsidR="002D69F9" w:rsidRPr="00C873B4">
        <w:rPr>
          <w:i/>
          <w:iCs/>
          <w:sz w:val="28"/>
          <w:szCs w:val="28"/>
        </w:rPr>
        <w:t>wegiylu</w:t>
      </w:r>
      <w:r w:rsidR="002D69F9" w:rsidRPr="00C873B4">
        <w:rPr>
          <w:sz w:val="28"/>
          <w:szCs w:val="28"/>
        </w:rPr>
        <w:t xml:space="preserve">. </w:t>
      </w:r>
      <w:r w:rsidR="009C25CC">
        <w:rPr>
          <w:sz w:val="28"/>
          <w:szCs w:val="28"/>
        </w:rPr>
        <w:t xml:space="preserve">This would also not be the only example of a midrashic style of exegesis in these verses. </w:t>
      </w:r>
      <w:r w:rsidR="002D69F9" w:rsidRPr="00C873B4">
        <w:rPr>
          <w:sz w:val="28"/>
          <w:szCs w:val="28"/>
        </w:rPr>
        <w:t xml:space="preserve">Many commentators have noted that the Septuagint of Isaiah uses </w:t>
      </w:r>
      <w:r w:rsidR="002D69F9" w:rsidRPr="00C873B4">
        <w:rPr>
          <w:i/>
          <w:iCs/>
          <w:sz w:val="28"/>
          <w:szCs w:val="28"/>
        </w:rPr>
        <w:t>emporion</w:t>
      </w:r>
      <w:r w:rsidR="002D69F9" w:rsidRPr="00C873B4">
        <w:rPr>
          <w:b/>
          <w:bCs/>
          <w:sz w:val="28"/>
          <w:szCs w:val="28"/>
        </w:rPr>
        <w:t xml:space="preserve"> </w:t>
      </w:r>
      <w:r w:rsidR="002D69F9" w:rsidRPr="00C873B4">
        <w:rPr>
          <w:sz w:val="28"/>
          <w:szCs w:val="28"/>
        </w:rPr>
        <w:t xml:space="preserve">for the Hebrew </w:t>
      </w:r>
      <w:r w:rsidR="002D69F9" w:rsidRPr="00C873B4">
        <w:rPr>
          <w:i/>
          <w:iCs/>
          <w:sz w:val="28"/>
          <w:szCs w:val="28"/>
        </w:rPr>
        <w:t>etnan</w:t>
      </w:r>
      <w:r w:rsidR="002D69F9" w:rsidRPr="00C873B4">
        <w:rPr>
          <w:sz w:val="28"/>
          <w:szCs w:val="28"/>
        </w:rPr>
        <w:t xml:space="preserve">, the wages of a prostitute. The kings of the earth committed fornication – </w:t>
      </w:r>
      <w:r w:rsidR="002D69F9" w:rsidRPr="00C873B4">
        <w:rPr>
          <w:i/>
          <w:iCs/>
          <w:sz w:val="28"/>
          <w:szCs w:val="28"/>
        </w:rPr>
        <w:t xml:space="preserve">eporneusan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r w:rsidR="002D69F9" w:rsidRPr="00C873B4">
        <w:rPr>
          <w:i/>
          <w:iCs/>
          <w:sz w:val="28"/>
          <w:szCs w:val="28"/>
        </w:rPr>
        <w:t>pino</w:t>
      </w:r>
      <w:r w:rsidR="002D69F9" w:rsidRPr="00C873B4">
        <w:rPr>
          <w:sz w:val="28"/>
          <w:szCs w:val="28"/>
        </w:rPr>
        <w:t xml:space="preserve"> instead of </w:t>
      </w:r>
      <w:r w:rsidR="002D69F9" w:rsidRPr="00C873B4">
        <w:rPr>
          <w:i/>
          <w:iCs/>
          <w:sz w:val="28"/>
          <w:szCs w:val="28"/>
        </w:rPr>
        <w:t>methusko</w:t>
      </w:r>
      <w:r w:rsidR="002D69F9" w:rsidRPr="00C873B4">
        <w:rPr>
          <w:b/>
          <w:bCs/>
          <w:sz w:val="28"/>
          <w:szCs w:val="28"/>
        </w:rPr>
        <w:t xml:space="preserve"> </w:t>
      </w:r>
      <w:r w:rsidR="002D69F9" w:rsidRPr="00C873B4">
        <w:rPr>
          <w:sz w:val="28"/>
          <w:szCs w:val="28"/>
        </w:rPr>
        <w:t xml:space="preserve">for the aural similarities between </w:t>
      </w:r>
      <w:r w:rsidR="002D69F9" w:rsidRPr="00C873B4">
        <w:rPr>
          <w:i/>
          <w:iCs/>
          <w:sz w:val="28"/>
          <w:szCs w:val="28"/>
        </w:rPr>
        <w:t xml:space="preserve">pepokan </w:t>
      </w:r>
      <w:r w:rsidR="002D69F9" w:rsidRPr="00C873B4">
        <w:rPr>
          <w:sz w:val="28"/>
          <w:szCs w:val="28"/>
        </w:rPr>
        <w:t xml:space="preserve">and </w:t>
      </w:r>
      <w:r w:rsidR="002D69F9" w:rsidRPr="00C873B4">
        <w:rPr>
          <w:i/>
          <w:iCs/>
          <w:sz w:val="28"/>
          <w:szCs w:val="28"/>
        </w:rPr>
        <w:t>peptokan</w:t>
      </w:r>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Thus Alexandrinus and Ephrae</w:t>
      </w:r>
      <w:r w:rsidR="00DD4BAA" w:rsidRPr="00C873B4">
        <w:rPr>
          <w:sz w:val="28"/>
          <w:szCs w:val="28"/>
        </w:rPr>
        <w:t>mi Rescriptus</w:t>
      </w:r>
      <w:r w:rsidR="00BF2E71" w:rsidRPr="00C873B4">
        <w:rPr>
          <w:sz w:val="28"/>
          <w:szCs w:val="28"/>
        </w:rPr>
        <w:t xml:space="preserve"> preserve </w:t>
      </w:r>
      <w:r w:rsidR="00BF2E71" w:rsidRPr="00C873B4">
        <w:rPr>
          <w:sz w:val="28"/>
          <w:szCs w:val="28"/>
        </w:rPr>
        <w:lastRenderedPageBreak/>
        <w:t>“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2"/>
      <w:r w:rsidR="009C25CC">
        <w:rPr>
          <w:sz w:val="28"/>
          <w:szCs w:val="28"/>
        </w:rPr>
        <w:t>context</w:t>
      </w:r>
      <w:commentRangeEnd w:id="12"/>
      <w:r w:rsidR="009C25CC">
        <w:rPr>
          <w:rStyle w:val="CommentReference"/>
        </w:rPr>
        <w:commentReference w:id="12"/>
      </w:r>
      <w:r w:rsidR="009C25CC">
        <w:rPr>
          <w:sz w:val="28"/>
          <w:szCs w:val="28"/>
        </w:rPr>
        <w:t>.</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Trito-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w:t>
      </w:r>
      <w:r w:rsidR="00E70382">
        <w:rPr>
          <w:sz w:val="28"/>
          <w:szCs w:val="28"/>
        </w:rPr>
        <w:lastRenderedPageBreak/>
        <w:t xml:space="preserve">Isaiah 54, and the Edenic luxury of Tyre in Ezekiel 28. Against an interpretation of Revelation as an anti-imperial text, the physical materials of the heavenly city connote riches and </w:t>
      </w:r>
      <w:commentRangeStart w:id="13"/>
      <w:r w:rsidR="00E70382">
        <w:rPr>
          <w:sz w:val="28"/>
          <w:szCs w:val="28"/>
        </w:rPr>
        <w:t>majesty.</w:t>
      </w:r>
      <w:commentRangeEnd w:id="13"/>
      <w:r w:rsidR="00E70382">
        <w:rPr>
          <w:rStyle w:val="CommentReference"/>
        </w:rPr>
        <w:commentReference w:id="13"/>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Trito-</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4"/>
      <w:r w:rsidR="005C5470" w:rsidRPr="00C873B4">
        <w:rPr>
          <w:sz w:val="28"/>
          <w:szCs w:val="28"/>
        </w:rPr>
        <w:t>metropole</w:t>
      </w:r>
      <w:commentRangeEnd w:id="14"/>
      <w:r w:rsidR="00B25F56">
        <w:rPr>
          <w:rStyle w:val="CommentReference"/>
        </w:rPr>
        <w:commentReference w:id="14"/>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w:t>
      </w:r>
      <w:r w:rsidR="00FD3F40" w:rsidRPr="00C873B4">
        <w:rPr>
          <w:sz w:val="28"/>
          <w:szCs w:val="28"/>
        </w:rPr>
        <w:lastRenderedPageBreak/>
        <w:t xml:space="preserve">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Christological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Though John proclaims the restoration of Jerusalem like Isaiah and Ezekiel before him, God’s victory over Babylon ultimately comes through the Lamb Who Stands As Slaughtered. Though John’s intertexuality led him to draw upon the prophets who proceeded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5"/>
      <w:r w:rsidR="004976C9" w:rsidRPr="00C873B4">
        <w:rPr>
          <w:sz w:val="28"/>
          <w:szCs w:val="28"/>
        </w:rPr>
        <w:t>Cross</w:t>
      </w:r>
      <w:commentRangeEnd w:id="15"/>
      <w:r w:rsidR="007C5505">
        <w:rPr>
          <w:rStyle w:val="CommentReference"/>
        </w:rPr>
        <w:commentReference w:id="15"/>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Babylon, Egypt, Tyre,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6D3FB709" w14:textId="0B8CC84E" w:rsidR="00194BCD" w:rsidRPr="00C873B4" w:rsidRDefault="009134F4" w:rsidP="00D37206">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7" w:author="Fraatzc" w:date="2014-11-13T22:39:00Z" w:initials="CTF">
    <w:p w14:paraId="660984AE" w14:textId="6010F899" w:rsidR="00BA6C16" w:rsidRDefault="00BA6C16">
      <w:pPr>
        <w:pStyle w:val="CommentText"/>
      </w:pPr>
      <w:r>
        <w:rPr>
          <w:rStyle w:val="CommentReference"/>
        </w:rPr>
        <w:annotationRef/>
      </w:r>
      <w:r>
        <w:t>9:30</w:t>
      </w:r>
    </w:p>
  </w:comment>
  <w:comment w:id="8" w:author="Fraatzc" w:date="2014-11-13T22:40:00Z" w:initials="CTF">
    <w:p w14:paraId="6E972512" w14:textId="499C6953" w:rsidR="00CB4839" w:rsidRDefault="00CB4839">
      <w:pPr>
        <w:pStyle w:val="CommentText"/>
      </w:pPr>
      <w:r>
        <w:rPr>
          <w:rStyle w:val="CommentReference"/>
        </w:rPr>
        <w:annotationRef/>
      </w:r>
      <w:r>
        <w:t>10:30</w:t>
      </w:r>
    </w:p>
  </w:comment>
  <w:comment w:id="9" w:author="Fraatzc" w:date="2014-11-13T22:51:00Z" w:initials="CTF">
    <w:p w14:paraId="5B52A6C8" w14:textId="67B6D505" w:rsidR="00C86292" w:rsidRDefault="00C86292">
      <w:pPr>
        <w:pStyle w:val="CommentText"/>
      </w:pPr>
      <w:r>
        <w:rPr>
          <w:rStyle w:val="CommentReference"/>
        </w:rPr>
        <w:annotationRef/>
      </w:r>
      <w:r>
        <w:t>16:15</w:t>
      </w:r>
    </w:p>
  </w:comment>
  <w:comment w:id="10" w:author="Fraatzc" w:date="2014-11-13T22:52:00Z" w:initials="CTF">
    <w:p w14:paraId="258A0A69" w14:textId="09DE6296" w:rsidR="00494D46" w:rsidRDefault="00494D46">
      <w:pPr>
        <w:pStyle w:val="CommentText"/>
      </w:pPr>
      <w:r>
        <w:rPr>
          <w:rStyle w:val="CommentReference"/>
        </w:rPr>
        <w:annotationRef/>
      </w:r>
      <w:r>
        <w:t>16:45</w:t>
      </w:r>
    </w:p>
  </w:comment>
  <w:comment w:id="11" w:author="Fraatzc" w:date="2014-11-13T22:53:00Z" w:initials="CTF">
    <w:p w14:paraId="300A0589" w14:textId="3DC730B1" w:rsidR="00494D46" w:rsidRDefault="00494D46">
      <w:pPr>
        <w:pStyle w:val="CommentText"/>
      </w:pPr>
      <w:r>
        <w:rPr>
          <w:rStyle w:val="CommentReference"/>
        </w:rPr>
        <w:annotationRef/>
      </w:r>
      <w:r>
        <w:t>17:45</w:t>
      </w:r>
    </w:p>
  </w:comment>
  <w:comment w:id="12" w:author="Fraatzc" w:date="2014-11-13T23:01:00Z" w:initials="CTF">
    <w:p w14:paraId="4974AD72" w14:textId="4BC4E044" w:rsidR="009C25CC" w:rsidRDefault="009C25CC">
      <w:pPr>
        <w:pStyle w:val="CommentText"/>
      </w:pPr>
      <w:r>
        <w:rPr>
          <w:rStyle w:val="CommentReference"/>
        </w:rPr>
        <w:annotationRef/>
      </w:r>
      <w:r>
        <w:t>19:15</w:t>
      </w:r>
    </w:p>
  </w:comment>
  <w:comment w:id="13" w:author="Fraatzc" w:date="2014-11-14T08:38:00Z" w:initials="CTF">
    <w:p w14:paraId="49D29E55" w14:textId="1532223C" w:rsidR="00E70382" w:rsidRDefault="00E70382">
      <w:pPr>
        <w:pStyle w:val="CommentText"/>
      </w:pPr>
      <w:r>
        <w:rPr>
          <w:rStyle w:val="CommentReference"/>
        </w:rPr>
        <w:annotationRef/>
      </w:r>
      <w:r>
        <w:t>20:30</w:t>
      </w:r>
    </w:p>
  </w:comment>
  <w:comment w:id="14"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5"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9B1D51" w14:textId="77777777" w:rsidR="00503323" w:rsidRDefault="00503323" w:rsidP="002C7240">
      <w:pPr>
        <w:spacing w:line="240" w:lineRule="auto"/>
      </w:pPr>
      <w:r>
        <w:separator/>
      </w:r>
    </w:p>
  </w:endnote>
  <w:endnote w:type="continuationSeparator" w:id="0">
    <w:p w14:paraId="07BAA711" w14:textId="77777777" w:rsidR="00503323" w:rsidRDefault="00503323" w:rsidP="002C7240">
      <w:pPr>
        <w:spacing w:line="240" w:lineRule="auto"/>
      </w:pPr>
      <w:r>
        <w:continuationSeparator/>
      </w:r>
    </w:p>
  </w:endnote>
  <w:endnote w:type="continuationNotice" w:id="1">
    <w:p w14:paraId="2C578987" w14:textId="77777777" w:rsidR="00503323" w:rsidRDefault="005033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243BCF">
          <w:rPr>
            <w:noProof/>
          </w:rPr>
          <w:t>9</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1A3F90" w14:textId="77777777" w:rsidR="00503323" w:rsidRDefault="00503323" w:rsidP="002C7240">
      <w:pPr>
        <w:spacing w:line="240" w:lineRule="auto"/>
      </w:pPr>
      <w:r>
        <w:separator/>
      </w:r>
    </w:p>
  </w:footnote>
  <w:footnote w:type="continuationSeparator" w:id="0">
    <w:p w14:paraId="10C9B480" w14:textId="77777777" w:rsidR="00503323" w:rsidRDefault="00503323" w:rsidP="002C7240">
      <w:pPr>
        <w:spacing w:line="240" w:lineRule="auto"/>
      </w:pPr>
      <w:r>
        <w:continuationSeparator/>
      </w:r>
    </w:p>
  </w:footnote>
  <w:footnote w:type="continuationNotice" w:id="1">
    <w:p w14:paraId="14C2E141" w14:textId="77777777" w:rsidR="00503323" w:rsidRDefault="00503323">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both in Jeremaih 29//Isaiah</w:t>
      </w:r>
      <w:r w:rsidR="00DD4BAA" w:rsidRPr="00B10511">
        <w:rPr>
          <w:rFonts w:cs="Times New Roman"/>
        </w:rPr>
        <w:t xml:space="preserve"> 65 and in the </w:t>
      </w:r>
      <w:r w:rsidR="00DD4BAA" w:rsidRPr="00B10511">
        <w:rPr>
          <w:rFonts w:cs="Times New Roman"/>
          <w:i/>
          <w:iCs/>
        </w:rPr>
        <w:t>pesharim</w:t>
      </w:r>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9"/>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3BCF"/>
    <w:rsid w:val="00263457"/>
    <w:rsid w:val="00267BF5"/>
    <w:rsid w:val="00274C15"/>
    <w:rsid w:val="00282F53"/>
    <w:rsid w:val="00286375"/>
    <w:rsid w:val="0028740C"/>
    <w:rsid w:val="00291493"/>
    <w:rsid w:val="002A0400"/>
    <w:rsid w:val="002A5206"/>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F2677"/>
    <w:rsid w:val="0050197D"/>
    <w:rsid w:val="00503323"/>
    <w:rsid w:val="00504E29"/>
    <w:rsid w:val="00511885"/>
    <w:rsid w:val="00525FB2"/>
    <w:rsid w:val="0053680C"/>
    <w:rsid w:val="00536912"/>
    <w:rsid w:val="005569DF"/>
    <w:rsid w:val="00560ADB"/>
    <w:rsid w:val="00562547"/>
    <w:rsid w:val="00567E68"/>
    <w:rsid w:val="00571C51"/>
    <w:rsid w:val="0057590C"/>
    <w:rsid w:val="00583C09"/>
    <w:rsid w:val="0058477D"/>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0C8F"/>
    <w:rsid w:val="007B404C"/>
    <w:rsid w:val="007B71DE"/>
    <w:rsid w:val="007C164D"/>
    <w:rsid w:val="007C5505"/>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06734"/>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06ABF"/>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22B9"/>
    <w:rsid w:val="00C7771A"/>
    <w:rsid w:val="00C86292"/>
    <w:rsid w:val="00C873B4"/>
    <w:rsid w:val="00C90582"/>
    <w:rsid w:val="00CA14AE"/>
    <w:rsid w:val="00CB261F"/>
    <w:rsid w:val="00CB4839"/>
    <w:rsid w:val="00CC5FA6"/>
    <w:rsid w:val="00CC714C"/>
    <w:rsid w:val="00CD7FE4"/>
    <w:rsid w:val="00CE45EC"/>
    <w:rsid w:val="00CE55A8"/>
    <w:rsid w:val="00D071A8"/>
    <w:rsid w:val="00D156B3"/>
    <w:rsid w:val="00D15BD1"/>
    <w:rsid w:val="00D2623C"/>
    <w:rsid w:val="00D37206"/>
    <w:rsid w:val="00D37EC7"/>
    <w:rsid w:val="00D51769"/>
    <w:rsid w:val="00D55AB6"/>
    <w:rsid w:val="00D67F6D"/>
    <w:rsid w:val="00D70C67"/>
    <w:rsid w:val="00D722EB"/>
    <w:rsid w:val="00D7301C"/>
    <w:rsid w:val="00D75155"/>
    <w:rsid w:val="00D96C4B"/>
    <w:rsid w:val="00DA105C"/>
    <w:rsid w:val="00DB18E4"/>
    <w:rsid w:val="00DB778F"/>
    <w:rsid w:val="00DC1896"/>
    <w:rsid w:val="00DC6395"/>
    <w:rsid w:val="00DC7B76"/>
    <w:rsid w:val="00DD02EA"/>
    <w:rsid w:val="00DD217B"/>
    <w:rsid w:val="00DD4BAA"/>
    <w:rsid w:val="00DE48BE"/>
    <w:rsid w:val="00DF2EE6"/>
    <w:rsid w:val="00E05974"/>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770F06-AF28-4915-8DFB-051390DF0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TotalTime>
  <Pages>19</Pages>
  <Words>3690</Words>
  <Characters>2103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44</cp:revision>
  <cp:lastPrinted>2014-11-12T01:50:00Z</cp:lastPrinted>
  <dcterms:created xsi:type="dcterms:W3CDTF">2014-11-11T18:33:00Z</dcterms:created>
  <dcterms:modified xsi:type="dcterms:W3CDTF">2014-11-1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